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F190C94" w14:textId="77777777" w:rsidR="006F7B7E" w:rsidRDefault="006F7B7E" w:rsidP="00B35263">
      <w:pPr>
        <w:widowControl w:val="0"/>
        <w:tabs>
          <w:tab w:val="left" w:pos="90"/>
          <w:tab w:val="left" w:pos="3401"/>
          <w:tab w:val="left" w:pos="6240"/>
        </w:tabs>
        <w:autoSpaceDE w:val="0"/>
        <w:autoSpaceDN w:val="0"/>
        <w:adjustRightInd w:val="0"/>
        <w:rPr>
          <w:lang w:val="en-US"/>
        </w:rPr>
      </w:pP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Deckblatt.docx" </w:instrText>
      </w:r>
      <w:r>
        <w:rPr>
          <w:rFonts w:ascii="Arial" w:hAnsi="Arial" w:cs="Arial"/>
        </w:rPr>
        <w:fldChar w:fldCharType="separate"/>
      </w:r>
    </w:p>
    <w:p w14:paraId="2F048DA4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  <w:r w:rsidRPr="00137BCF">
        <w:rPr>
          <w:sz w:val="56"/>
          <w:szCs w:val="56"/>
        </w:rPr>
        <w:t>Fax- Empfangsbestätigung</w:t>
      </w:r>
    </w:p>
    <w:p w14:paraId="5CBA9A6D" w14:textId="77777777" w:rsidR="006F7B7E" w:rsidRPr="00172CE2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an </w:t>
      </w:r>
      <w:r>
        <w:rPr>
          <w:sz w:val="36"/>
          <w:szCs w:val="36"/>
        </w:rPr>
        <w:t xml:space="preserve">FAX Nr. </w:t>
      </w:r>
      <w:r w:rsidRPr="00172CE2">
        <w:rPr>
          <w:sz w:val="36"/>
          <w:szCs w:val="36"/>
        </w:rPr>
        <w:t>0931- 3187281</w:t>
      </w:r>
    </w:p>
    <w:p w14:paraId="7DC33D3B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172CE2">
        <w:rPr>
          <w:sz w:val="36"/>
          <w:szCs w:val="36"/>
        </w:rPr>
        <w:t xml:space="preserve">oder </w:t>
      </w:r>
    </w:p>
    <w:p w14:paraId="46110761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36"/>
          <w:szCs w:val="36"/>
        </w:rPr>
      </w:pPr>
      <w:r w:rsidRPr="00B35263">
        <w:rPr>
          <w:sz w:val="36"/>
          <w:szCs w:val="36"/>
        </w:rPr>
        <w:t>an email: nrzm@hygiene.uni-wuerzburg.de</w:t>
      </w:r>
    </w:p>
    <w:p w14:paraId="1654F353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sz w:val="56"/>
          <w:szCs w:val="56"/>
        </w:rPr>
      </w:pPr>
    </w:p>
    <w:p w14:paraId="54077DE2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E7532EC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12F7030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3EF9CDC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1A6158F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39F1303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28A929AA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7CB034D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EE85DB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3604379" w14:textId="77777777" w:rsidR="006F7B7E" w:rsidRPr="00B35263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1F093474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Sehr geehrte Damen und Herren,</w:t>
      </w:r>
    </w:p>
    <w:p w14:paraId="3F2E0229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6315A553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 xml:space="preserve">Wir möchten Sie höflich bitten, nach Erhalt des Befundes eine Empfangsbestätigung an die Nummer: 0931-31 87281 oder an die </w:t>
      </w:r>
      <w:proofErr w:type="spellStart"/>
      <w:r>
        <w:t>Email</w:t>
      </w:r>
      <w:proofErr w:type="spellEnd"/>
      <w:r>
        <w:t xml:space="preserve"> Adresse: nrzm@hygiene.uni-wuerzburg.de zu senden.</w:t>
      </w:r>
    </w:p>
    <w:p w14:paraId="50745777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178"/>
        <w:gridCol w:w="6269"/>
      </w:tblGrid>
      <w:tr w:rsidR="006F7B7E" w:rsidRPr="00F80633" w14:paraId="2329DF9D" w14:textId="77777777" w:rsidTr="008B7E96">
        <w:trPr>
          <w:trHeight w:val="467"/>
        </w:trPr>
        <w:tc>
          <w:tcPr>
            <w:tcW w:w="3369" w:type="dxa"/>
            <w:shd w:val="clear" w:color="auto" w:fill="auto"/>
            <w:vAlign w:val="center"/>
          </w:tcPr>
          <w:p w14:paraId="1A4C42CE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Fax erhalten am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7AAB92C1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  <w:tr w:rsidR="006F7B7E" w:rsidRPr="00F80633" w14:paraId="37DE65BF" w14:textId="77777777" w:rsidTr="008B7E96">
        <w:trPr>
          <w:trHeight w:val="598"/>
        </w:trPr>
        <w:tc>
          <w:tcPr>
            <w:tcW w:w="3369" w:type="dxa"/>
            <w:shd w:val="clear" w:color="auto" w:fill="auto"/>
            <w:vAlign w:val="center"/>
          </w:tcPr>
          <w:p w14:paraId="18745A49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2780F">
              <w:rPr>
                <w:color w:val="000000"/>
                <w:szCs w:val="16"/>
              </w:rPr>
              <w:t xml:space="preserve">Labor-Nr. des </w:t>
            </w:r>
            <w:proofErr w:type="spellStart"/>
            <w:r w:rsidRPr="00F2780F">
              <w:rPr>
                <w:color w:val="000000"/>
                <w:szCs w:val="16"/>
              </w:rPr>
              <w:t>NRZM</w:t>
            </w:r>
            <w:r>
              <w:rPr>
                <w:color w:val="000000"/>
                <w:szCs w:val="16"/>
              </w:rPr>
              <w:t>Hi</w:t>
            </w:r>
            <w:proofErr w:type="spellEnd"/>
            <w:r w:rsidRPr="00F80633">
              <w:t xml:space="preserve">: 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42B86A9A" w14:textId="77777777" w:rsidR="006F7B7E" w:rsidRPr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A20A67">
              <w:t>KL{</w:t>
            </w:r>
            <w:proofErr w:type="spellStart"/>
            <w:r w:rsidRPr="00A20A67">
              <w:t>LaboratoryNumber</w:t>
            </w:r>
            <w:proofErr w:type="spellEnd"/>
            <w:r w:rsidRPr="00A20A67">
              <w:t>}</w:t>
            </w:r>
          </w:p>
        </w:tc>
      </w:tr>
      <w:tr w:rsidR="006F7B7E" w:rsidRPr="00F80633" w:rsidDel="00F80633" w14:paraId="0993775C" w14:textId="77777777" w:rsidTr="008B7E96">
        <w:trPr>
          <w:trHeight w:val="561"/>
        </w:trPr>
        <w:tc>
          <w:tcPr>
            <w:tcW w:w="3369" w:type="dxa"/>
            <w:shd w:val="clear" w:color="auto" w:fill="auto"/>
            <w:vAlign w:val="center"/>
          </w:tcPr>
          <w:p w14:paraId="69F21505" w14:textId="77777777" w:rsidR="006F7B7E" w:rsidRPr="00F80633" w:rsidDel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  <w:r w:rsidRPr="00F80633">
              <w:t>Gesundheitsamt:</w:t>
            </w:r>
          </w:p>
        </w:tc>
        <w:tc>
          <w:tcPr>
            <w:tcW w:w="6786" w:type="dxa"/>
            <w:shd w:val="clear" w:color="auto" w:fill="auto"/>
            <w:vAlign w:val="center"/>
          </w:tcPr>
          <w:p w14:paraId="071D4958" w14:textId="77777777" w:rsidR="006F7B7E" w:rsidRPr="00F80633" w:rsidDel="00F80633" w:rsidRDefault="006F7B7E" w:rsidP="008272C5">
            <w:pPr>
              <w:widowControl w:val="0"/>
              <w:tabs>
                <w:tab w:val="left" w:pos="90"/>
                <w:tab w:val="left" w:pos="2775"/>
                <w:tab w:val="left" w:pos="5550"/>
              </w:tabs>
              <w:autoSpaceDE w:val="0"/>
              <w:autoSpaceDN w:val="0"/>
              <w:adjustRightInd w:val="0"/>
              <w:spacing w:before="21"/>
            </w:pPr>
          </w:p>
        </w:tc>
      </w:tr>
    </w:tbl>
    <w:p w14:paraId="7956B559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0E7808A1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 xml:space="preserve">Mit dieser Empfangsbestätigung unterstützen Sie die Qualitätssicherung der </w:t>
      </w:r>
      <w:proofErr w:type="spellStart"/>
      <w:r>
        <w:t>Laborsurveillance</w:t>
      </w:r>
      <w:proofErr w:type="spellEnd"/>
      <w:r>
        <w:t xml:space="preserve"> invasiver Infektionen durch Meningokokken und Haemophilus influenzae. Vielen Dank!</w:t>
      </w:r>
    </w:p>
    <w:p w14:paraId="2DEFAE2E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5EF9DC32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328160ED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>Mit freundlichen Grüßen,</w:t>
      </w:r>
    </w:p>
    <w:p w14:paraId="28703A1E" w14:textId="77777777" w:rsidR="006F7B7E" w:rsidRDefault="006F7B7E" w:rsidP="00B35263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74725874" w14:textId="77777777" w:rsidR="006F7B7E" w:rsidRDefault="006F7B7E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  <w:r>
        <w:t xml:space="preserve">Ihr </w:t>
      </w:r>
      <w:proofErr w:type="spellStart"/>
      <w:r>
        <w:t>NRZMHi</w:t>
      </w:r>
      <w:proofErr w:type="spellEnd"/>
      <w:r>
        <w:t xml:space="preserve"> - Team</w:t>
      </w:r>
    </w:p>
    <w:p w14:paraId="61B845E3" w14:textId="77777777" w:rsidR="006F7B7E" w:rsidRDefault="006F7B7E" w:rsidP="00D8683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</w:pPr>
    </w:p>
    <w:p w14:paraId="755DF718" w14:textId="77777777" w:rsidR="006F7B7E" w:rsidRDefault="006F7B7E" w:rsidP="00D8683C"/>
    <w:p w14:paraId="30DD478F" w14:textId="77777777" w:rsidR="006F7B7E" w:rsidRDefault="006F7B7E" w:rsidP="00D8683C"/>
    <w:p w14:paraId="397D981E" w14:textId="77777777" w:rsidR="0091404B" w:rsidRPr="004659AD" w:rsidRDefault="006F7B7E" w:rsidP="00644979">
      <w:pPr>
        <w:rPr>
          <w:rFonts w:ascii="Arial" w:hAnsi="Arial" w:cs="Arial"/>
        </w:rPr>
      </w:pPr>
      <w:r>
        <w:rPr>
          <w:rFonts w:ascii="Arial" w:hAnsi="Arial" w:cs="Arial"/>
        </w:rPr>
        <w:fldChar w:fldCharType="end"/>
      </w:r>
      <w:r w:rsidR="0091404B">
        <w:rPr>
          <w:rFonts w:ascii="Arial" w:hAnsi="Arial" w:cs="Arial"/>
        </w:rPr>
        <w:fldChar w:fldCharType="begin"/>
      </w:r>
      <w:r w:rsidR="0091404B">
        <w:rPr>
          <w:rFonts w:ascii="Arial" w:hAnsi="Arial" w:cs="Arial"/>
        </w:rPr>
        <w:instrText xml:space="preserve"> INCLUDETEXT  "D:\\Development\\NRZMHiDB\\HaemophilusWeb\\ReportTemplates\\Sonstige - Ampi-S Cipro-R v3.docx" </w:instrText>
      </w:r>
      <w:r w:rsidR="0091404B">
        <w:rPr>
          <w:rFonts w:ascii="Arial" w:hAnsi="Arial" w:cs="Arial"/>
        </w:rPr>
        <w:fldChar w:fldCharType="separate"/>
      </w:r>
      <w:r w:rsidR="0091404B">
        <w:fldChar w:fldCharType="begin"/>
      </w:r>
      <w:r w:rsidR="0091404B">
        <w:instrText xml:space="preserve"> INCLUDETEXT  "D:\\Development\\NRZMHiDB\\HaemophilusWeb\\ReportTemplates\\includes\\Seite 1.docx" </w:instrText>
      </w:r>
      <w:r w:rsidR="0091404B">
        <w:fldChar w:fldCharType="separate"/>
      </w:r>
      <w:r w:rsidR="0091404B">
        <w:rPr>
          <w:rFonts w:ascii="Arial" w:hAnsi="Arial" w:cs="Arial"/>
        </w:rPr>
        <w:t>{SenderName}</w:t>
      </w:r>
    </w:p>
    <w:p w14:paraId="22418E44" w14:textId="77777777" w:rsidR="0091404B" w:rsidRPr="004659AD" w:rsidRDefault="0091404B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47FB9899" w14:textId="77777777" w:rsidR="0091404B" w:rsidRPr="00CF0FB3" w:rsidRDefault="0091404B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1A1A13E1" w14:textId="77777777" w:rsidR="0091404B" w:rsidRDefault="0091404B" w:rsidP="00644979">
      <w:pPr>
        <w:rPr>
          <w:rFonts w:ascii="Arial" w:hAnsi="Arial" w:cs="Arial"/>
        </w:rPr>
      </w:pPr>
    </w:p>
    <w:p w14:paraId="75796099" w14:textId="77777777" w:rsidR="0091404B" w:rsidRPr="007E1298" w:rsidRDefault="0091404B" w:rsidP="00644979">
      <w:pPr>
        <w:rPr>
          <w:rFonts w:ascii="Arial" w:hAnsi="Arial" w:cs="Arial"/>
          <w:b/>
          <w:bCs/>
        </w:rPr>
      </w:pPr>
    </w:p>
    <w:p w14:paraId="4C7BC0D2" w14:textId="77777777" w:rsidR="0091404B" w:rsidRDefault="0091404B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42A12037" w14:textId="77777777" w:rsidR="0091404B" w:rsidRDefault="0091404B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3A5DB559" w14:textId="77777777" w:rsidR="0091404B" w:rsidRDefault="0091404B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3802E93B" w14:textId="77777777" w:rsidR="0091404B" w:rsidRPr="003136E9" w:rsidRDefault="0091404B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tbl>
      <w:tblPr>
        <w:tblW w:w="8976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4"/>
        <w:gridCol w:w="65"/>
        <w:gridCol w:w="1986"/>
        <w:gridCol w:w="1498"/>
        <w:gridCol w:w="1195"/>
        <w:gridCol w:w="24"/>
        <w:gridCol w:w="1564"/>
      </w:tblGrid>
      <w:tr w:rsidR="0091404B" w:rsidRPr="0076291A" w14:paraId="26AABA82" w14:textId="77777777" w:rsidTr="001421A2">
        <w:trPr>
          <w:trHeight w:val="360"/>
        </w:trPr>
        <w:tc>
          <w:tcPr>
            <w:tcW w:w="264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2BA445D" w14:textId="77777777" w:rsidR="0091404B" w:rsidRPr="0076291A" w:rsidRDefault="0091404B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5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EDD8C03" w14:textId="77777777" w:rsidR="0091404B" w:rsidRPr="0076291A" w:rsidRDefault="0091404B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4511BF8" w14:textId="77777777" w:rsidR="0091404B" w:rsidRPr="0076291A" w:rsidRDefault="0091404B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1404B" w:rsidRPr="00F923CE" w14:paraId="6D54C52B" w14:textId="77777777" w:rsidTr="001421A2">
        <w:trPr>
          <w:gridAfter w:val="1"/>
          <w:wAfter w:w="1562" w:type="dxa"/>
          <w:trHeight w:val="375"/>
        </w:trPr>
        <w:tc>
          <w:tcPr>
            <w:tcW w:w="74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C1D6A7" w14:textId="77777777" w:rsidR="0091404B" w:rsidRPr="00F923CE" w:rsidRDefault="0091404B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Untersuchungsbefund 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zu </w:t>
            </w:r>
            <w:bookmarkStart w:id="0" w:name="KLNr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KL</w:t>
            </w:r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{LaboratoryNumber}</w:t>
            </w:r>
            <w:bookmarkEnd w:id="0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-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i/>
                <w:iCs/>
                <w:color w:val="000000"/>
                <w:sz w:val="28"/>
                <w:szCs w:val="28"/>
              </w:rPr>
              <w:t>Endbefund</w:t>
            </w:r>
          </w:p>
        </w:tc>
      </w:tr>
      <w:tr w:rsidR="0091404B" w:rsidRPr="00F923CE" w14:paraId="7D34D953" w14:textId="77777777" w:rsidTr="001421A2">
        <w:trPr>
          <w:gridAfter w:val="1"/>
          <w:wAfter w:w="1562" w:type="dxa"/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81CF03D" w14:textId="77777777" w:rsidR="0091404B" w:rsidRPr="00F923CE" w:rsidRDefault="0091404B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394A79" w14:textId="77777777" w:rsidR="0091404B" w:rsidRPr="00F923CE" w:rsidRDefault="0091404B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5EAD687" w14:textId="77777777" w:rsidR="0091404B" w:rsidRPr="00F923CE" w:rsidRDefault="0091404B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1404B" w:rsidRPr="00F923CE" w14:paraId="5098A0E2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F822EA6" w14:textId="77777777" w:rsidR="0091404B" w:rsidRPr="00F923CE" w:rsidRDefault="0091404B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KLHI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0448CEA" w14:textId="510D1084" w:rsidR="0091404B" w:rsidRPr="0051595E" w:rsidRDefault="0091404B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REF KLNr \h  \* MERGEFORMAT </w:instrTex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91404B">
              <w:rPr>
                <w:rFonts w:ascii="Arial" w:hAnsi="Arial" w:cs="Arial"/>
                <w:bCs/>
                <w:color w:val="000000"/>
                <w:sz w:val="16"/>
                <w:szCs w:val="16"/>
              </w:rPr>
              <w:t>KL{LaboratoryNumber}</w: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0DEDB88" w14:textId="77777777" w:rsidR="0091404B" w:rsidRPr="00F923CE" w:rsidRDefault="0091404B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1404B" w:rsidRPr="00F923CE" w14:paraId="6B006172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A60EBF3" w14:textId="77777777" w:rsidR="0091404B" w:rsidRPr="00F923CE" w:rsidRDefault="0091404B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34887B1" w14:textId="77777777" w:rsidR="0091404B" w:rsidRPr="00D30BF0" w:rsidRDefault="0091404B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08A76E7" w14:textId="77777777" w:rsidR="0091404B" w:rsidRPr="00F923CE" w:rsidRDefault="0091404B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1404B" w:rsidRPr="00F923CE" w14:paraId="4DEB716D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8A730FA" w14:textId="77777777" w:rsidR="0091404B" w:rsidRPr="00F923CE" w:rsidRDefault="0091404B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0EA34A" w14:textId="77777777" w:rsidR="0091404B" w:rsidRPr="00D30BF0" w:rsidRDefault="0091404B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99B17C2" w14:textId="77777777" w:rsidR="0091404B" w:rsidRPr="00F923CE" w:rsidRDefault="0091404B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1404B" w:rsidRPr="00F923CE" w14:paraId="22203C68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6B377D" w14:textId="77777777" w:rsidR="0091404B" w:rsidRPr="00F923CE" w:rsidRDefault="0091404B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3CAEE6" w14:textId="77777777" w:rsidR="0091404B" w:rsidRPr="00D30BF0" w:rsidRDefault="0091404B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B0E6406" w14:textId="77777777" w:rsidR="0091404B" w:rsidRPr="00F923CE" w:rsidRDefault="0091404B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1404B" w:rsidRPr="00F923CE" w14:paraId="5AF0BE13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BA2FEE" w14:textId="77777777" w:rsidR="0091404B" w:rsidRPr="00F923CE" w:rsidRDefault="0091404B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 d.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CDA89D" w14:textId="77777777" w:rsidR="0091404B" w:rsidRPr="00D30BF0" w:rsidRDefault="0091404B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ACA38C6" w14:textId="77777777" w:rsidR="0091404B" w:rsidRPr="00F923CE" w:rsidRDefault="0091404B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1404B" w:rsidRPr="00F923CE" w14:paraId="678FC271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0B8B6F1" w14:textId="77777777" w:rsidR="0091404B" w:rsidRPr="00F923CE" w:rsidRDefault="0091404B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4F25CD" w14:textId="77777777" w:rsidR="0091404B" w:rsidRPr="00D30BF0" w:rsidRDefault="0091404B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69F2AD" w14:textId="77777777" w:rsidR="0091404B" w:rsidRPr="00F923CE" w:rsidRDefault="0091404B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1404B" w:rsidRPr="00F923CE" w14:paraId="0DA1C0D7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2362F6" w14:textId="77777777" w:rsidR="0091404B" w:rsidRPr="00F923CE" w:rsidRDefault="0091404B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 Einsender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5983F27" w14:textId="77777777" w:rsidR="0091404B" w:rsidRPr="00D30BF0" w:rsidRDefault="0091404B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CBB6F19" w14:textId="77777777" w:rsidR="0091404B" w:rsidRPr="00F923CE" w:rsidRDefault="0091404B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1404B" w:rsidRPr="00F923CE" w14:paraId="17AE2133" w14:textId="77777777" w:rsidTr="001421A2">
        <w:trPr>
          <w:gridAfter w:val="1"/>
          <w:wAfter w:w="1562" w:type="dxa"/>
          <w:trHeight w:val="36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16FB8C6" w14:textId="77777777" w:rsidR="0091404B" w:rsidRPr="00F923CE" w:rsidRDefault="0091404B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06102E0B" w14:textId="77777777" w:rsidR="0091404B" w:rsidRPr="00F923CE" w:rsidRDefault="0091404B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5C3129F" w14:textId="77777777" w:rsidR="0091404B" w:rsidRPr="00F923CE" w:rsidRDefault="0091404B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1404B" w:rsidRPr="00D30BF0" w14:paraId="19D0F4FC" w14:textId="77777777" w:rsidTr="001421A2">
        <w:trPr>
          <w:gridAfter w:val="2"/>
          <w:wAfter w:w="1589" w:type="dxa"/>
          <w:trHeight w:val="315"/>
        </w:trPr>
        <w:tc>
          <w:tcPr>
            <w:tcW w:w="46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C674A" w14:textId="77777777" w:rsidR="0091404B" w:rsidRPr="00D30BF0" w:rsidRDefault="0091404B" w:rsidP="001421A2">
            <w:pPr>
              <w:rPr>
                <w:rFonts w:ascii="Arial" w:hAnsi="Arial" w:cs="Arial"/>
                <w:b/>
                <w:bCs/>
                <w:color w:val="000000"/>
                <w:u w:val="single"/>
              </w:rPr>
            </w:pPr>
            <w:r w:rsidRPr="00D30BF0">
              <w:rPr>
                <w:rFonts w:ascii="Arial" w:hAnsi="Arial" w:cs="Arial"/>
                <w:b/>
                <w:bCs/>
                <w:color w:val="000000"/>
                <w:u w:val="single"/>
              </w:rPr>
              <w:t>Keimidentifizierung und Typisierung</w:t>
            </w: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3397B" w14:textId="77777777" w:rsidR="0091404B" w:rsidRPr="00D30BF0" w:rsidRDefault="0091404B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1404B" w:rsidRPr="00D30BF0" w14:paraId="5A145966" w14:textId="77777777" w:rsidTr="001421A2">
        <w:trPr>
          <w:gridAfter w:val="2"/>
          <w:wAfter w:w="1589" w:type="dxa"/>
          <w:trHeight w:val="300"/>
        </w:trPr>
        <w:tc>
          <w:tcPr>
            <w:tcW w:w="270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31E19" w14:textId="77777777" w:rsidR="0091404B" w:rsidRPr="00D30BF0" w:rsidRDefault="0091404B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6618D" w14:textId="77777777" w:rsidR="0091404B" w:rsidRPr="00D30BF0" w:rsidRDefault="0091404B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9281A" w14:textId="77777777" w:rsidR="0091404B" w:rsidRPr="00D30BF0" w:rsidRDefault="0091404B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1404B" w:rsidRPr="00D30BF0" w14:paraId="5C6755CD" w14:textId="77777777" w:rsidTr="001421A2">
        <w:trPr>
          <w:gridAfter w:val="2"/>
          <w:wAfter w:w="1589" w:type="dxa"/>
          <w:trHeight w:val="315"/>
        </w:trPr>
        <w:tc>
          <w:tcPr>
            <w:tcW w:w="270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59B675F2" w14:textId="77777777" w:rsidR="0091404B" w:rsidRPr="00D30BF0" w:rsidRDefault="0091404B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47D7A13A" w14:textId="77777777" w:rsidR="0091404B" w:rsidRPr="00D30BF0" w:rsidRDefault="0091404B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3650FF85" w14:textId="77777777" w:rsidR="0091404B" w:rsidRPr="00D30BF0" w:rsidRDefault="0091404B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91404B" w:rsidRPr="00D30BF0" w14:paraId="04D03532" w14:textId="77777777" w:rsidTr="001421A2">
        <w:trPr>
          <w:gridAfter w:val="2"/>
          <w:wAfter w:w="1589" w:type="dxa"/>
          <w:trHeight w:val="33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03537411" w14:textId="77777777" w:rsidR="0091404B" w:rsidRPr="00D30BF0" w:rsidRDefault="0091404B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3985471" w14:textId="77777777" w:rsidR="0091404B" w:rsidRPr="00D30BF0" w:rsidRDefault="0091404B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5EC4998" w14:textId="77777777" w:rsidR="0091404B" w:rsidRPr="00D30BF0" w:rsidRDefault="0091404B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91404B" w:rsidRPr="00D30BF0" w14:paraId="51EA3BB5" w14:textId="77777777" w:rsidTr="001421A2">
        <w:trPr>
          <w:gridAfter w:val="2"/>
          <w:wAfter w:w="1589" w:type="dxa"/>
          <w:trHeight w:val="60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42958513" w14:textId="77777777" w:rsidR="0091404B" w:rsidRPr="00D30BF0" w:rsidRDefault="0091404B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91404B" w14:paraId="3D29AAC2" w14:textId="77777777" w:rsidTr="001421A2">
              <w:tc>
                <w:tcPr>
                  <w:tcW w:w="1914" w:type="dxa"/>
                  <w:shd w:val="clear" w:color="auto" w:fill="auto"/>
                </w:tcPr>
                <w:p w14:paraId="7D1EEF6F" w14:textId="77777777" w:rsidR="0091404B" w:rsidRPr="00665A18" w:rsidRDefault="0091404B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26D464BF" w14:textId="77777777" w:rsidR="0091404B" w:rsidRPr="00665A18" w:rsidRDefault="0091404B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0288B73C" w14:textId="77777777" w:rsidR="0091404B" w:rsidRPr="00D30BF0" w:rsidRDefault="0091404B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22017077" w14:textId="77777777" w:rsidR="0091404B" w:rsidRDefault="0091404B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2C444A51" w14:textId="77777777" w:rsidR="0091404B" w:rsidRPr="0001760C" w:rsidRDefault="0091404B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52E3CB09" w14:textId="77777777" w:rsidR="0091404B" w:rsidRPr="0001760C" w:rsidRDefault="0091404B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07F0E84C" w14:textId="77777777" w:rsidR="0091404B" w:rsidRPr="0001760C" w:rsidRDefault="0091404B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400C5EC9" w14:textId="77777777" w:rsidR="0091404B" w:rsidRPr="00644979" w:rsidRDefault="0091404B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  <w:bookmarkStart w:id="1" w:name="_GoBack"/>
      <w:bookmarkEnd w:id="1"/>
    </w:p>
    <w:p w14:paraId="6E3FB075" w14:textId="77777777" w:rsidR="0091404B" w:rsidRPr="001623D5" w:rsidRDefault="0091404B" w:rsidP="00EF6C6A">
      <w:pPr>
        <w:pStyle w:val="Kopfzeile"/>
      </w:pPr>
      <w:r>
        <w:fldChar w:fldCharType="end"/>
      </w:r>
    </w:p>
    <w:p w14:paraId="1C616022" w14:textId="77777777" w:rsidR="0091404B" w:rsidRPr="00C75525" w:rsidRDefault="0091404B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Pr="00C75525">
        <w:rPr>
          <w:rFonts w:ascii="Arial" w:hAnsi="Arial" w:cs="Arial"/>
          <w:b/>
          <w:u w:val="single"/>
        </w:rPr>
        <w:t xml:space="preserve"> </w:t>
      </w:r>
      <w:r w:rsidRPr="000B1866">
        <w:rPr>
          <w:rFonts w:ascii="Arial" w:hAnsi="Arial" w:cs="Arial"/>
          <w:b/>
          <w:u w:val="single"/>
        </w:rPr>
        <w:t>Resistenz</w:t>
      </w:r>
    </w:p>
    <w:p w14:paraId="5EB1B3EB" w14:textId="77777777" w:rsidR="0091404B" w:rsidRDefault="0091404B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91404B" w:rsidRPr="00F923CE" w14:paraId="7BDEBEA0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625027B8" w14:textId="77777777" w:rsidR="0091404B" w:rsidRPr="005B3C64" w:rsidRDefault="0091404B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</w:t>
            </w:r>
            <w:proofErr w:type="spellStart"/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Laktamase</w:t>
            </w:r>
            <w:proofErr w:type="spellEnd"/>
          </w:p>
        </w:tc>
        <w:tc>
          <w:tcPr>
            <w:tcW w:w="2588" w:type="dxa"/>
            <w:vMerge w:val="restart"/>
            <w:vAlign w:val="center"/>
          </w:tcPr>
          <w:p w14:paraId="3810A685" w14:textId="77777777" w:rsidR="0091404B" w:rsidRDefault="0091404B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proofErr w:type="spellStart"/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proofErr w:type="spellEnd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71D10CA3" w14:textId="77777777" w:rsidR="0091404B" w:rsidRDefault="0091404B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91404B" w:rsidRPr="00F923CE" w14:paraId="442DA7BA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2B43F23E" w14:textId="77777777" w:rsidR="0091404B" w:rsidRPr="005B3C64" w:rsidRDefault="0091404B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68B10093" w14:textId="77777777" w:rsidR="0091404B" w:rsidRPr="00F923CE" w:rsidRDefault="0091404B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696FEF40" w14:textId="77777777" w:rsidR="0091404B" w:rsidRDefault="0091404B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063A6104" w14:textId="77777777" w:rsidR="0091404B" w:rsidRDefault="0091404B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08A8861C" w14:textId="77777777" w:rsidR="0091404B" w:rsidRDefault="0091404B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91404B" w:rsidRPr="00F923CE" w14:paraId="33347CDA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26887652" w14:textId="77777777" w:rsidR="0091404B" w:rsidRPr="005B3C64" w:rsidRDefault="0091404B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</w:t>
            </w:r>
            <w:proofErr w:type="spellStart"/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Etest</w:t>
            </w:r>
            <w:proofErr w:type="spellEnd"/>
          </w:p>
        </w:tc>
        <w:tc>
          <w:tcPr>
            <w:tcW w:w="2588" w:type="dxa"/>
          </w:tcPr>
          <w:p w14:paraId="5C2FE2E8" w14:textId="77777777" w:rsidR="0091404B" w:rsidRPr="00F923CE" w:rsidRDefault="0091404B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proofErr w:type="spellStart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esult</w:t>
            </w:r>
            <w:proofErr w:type="spellEnd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1559" w:type="dxa"/>
            <w:shd w:val="clear" w:color="auto" w:fill="auto"/>
          </w:tcPr>
          <w:p w14:paraId="3420C42F" w14:textId="77777777" w:rsidR="0091404B" w:rsidRDefault="0091404B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</w:t>
            </w:r>
            <w:proofErr w:type="spellStart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MicBreakpointSusceptible</w:t>
            </w:r>
            <w:proofErr w:type="spellEnd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68131A1C" w14:textId="77777777" w:rsidR="0091404B" w:rsidRPr="000F3FD1" w:rsidRDefault="0091404B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</w:t>
            </w:r>
            <w:proofErr w:type="spellStart"/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MicBreakpointResistent</w:t>
            </w:r>
            <w:proofErr w:type="spellEnd"/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 µg/ml</w:t>
            </w:r>
          </w:p>
        </w:tc>
        <w:tc>
          <w:tcPr>
            <w:tcW w:w="1221" w:type="dxa"/>
          </w:tcPr>
          <w:p w14:paraId="3FDD989C" w14:textId="77777777" w:rsidR="0091404B" w:rsidRPr="000F3FD1" w:rsidRDefault="0091404B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proofErr w:type="spellStart"/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proofErr w:type="spellEnd"/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</w:t>
            </w:r>
            <w:proofErr w:type="spellStart"/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ETests</w:t>
            </w:r>
            <w:proofErr w:type="spellEnd"/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</w:p>
        </w:tc>
      </w:tr>
    </w:tbl>
    <w:p w14:paraId="7FA68B69" w14:textId="77777777" w:rsidR="0091404B" w:rsidRDefault="0091404B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333F41A4" w14:textId="77777777" w:rsidR="0091404B" w:rsidRDefault="0091404B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 xml:space="preserve">Aufgrund Ihrer Angaben wurde die Empfindlichkeit von </w:t>
      </w:r>
      <w:proofErr w:type="spellStart"/>
      <w:r w:rsidRPr="00376955">
        <w:rPr>
          <w:rFonts w:ascii="Arial" w:hAnsi="Arial" w:cs="Arial"/>
          <w:bCs/>
          <w:color w:val="000000"/>
        </w:rPr>
        <w:t>Fluorchinolone</w:t>
      </w:r>
      <w:r>
        <w:rPr>
          <w:rFonts w:ascii="Arial" w:hAnsi="Arial" w:cs="Arial"/>
          <w:bCs/>
          <w:color w:val="000000"/>
        </w:rPr>
        <w:t>n</w:t>
      </w:r>
      <w:proofErr w:type="spellEnd"/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Resistenz gegen </w:t>
      </w:r>
      <w:proofErr w:type="spellStart"/>
      <w:r>
        <w:rPr>
          <w:rFonts w:ascii="Arial" w:hAnsi="Arial" w:cs="Arial"/>
          <w:bCs/>
          <w:color w:val="000000"/>
        </w:rPr>
        <w:t>Cipro</w:t>
      </w:r>
      <w:proofErr w:type="spellEnd"/>
      <w:r>
        <w:rPr>
          <w:rFonts w:ascii="Arial" w:hAnsi="Arial" w:cs="Arial"/>
          <w:bCs/>
          <w:color w:val="000000"/>
        </w:rPr>
        <w:t xml:space="preserve">-, </w:t>
      </w:r>
      <w:proofErr w:type="spellStart"/>
      <w:r>
        <w:rPr>
          <w:rFonts w:ascii="Arial" w:hAnsi="Arial" w:cs="Arial"/>
          <w:bCs/>
          <w:color w:val="000000"/>
        </w:rPr>
        <w:t>Levo</w:t>
      </w:r>
      <w:proofErr w:type="spellEnd"/>
      <w:r>
        <w:rPr>
          <w:rFonts w:ascii="Arial" w:hAnsi="Arial" w:cs="Arial"/>
          <w:bCs/>
          <w:color w:val="000000"/>
        </w:rPr>
        <w:t xml:space="preserve"> und </w:t>
      </w:r>
      <w:proofErr w:type="spellStart"/>
      <w:r>
        <w:rPr>
          <w:rFonts w:ascii="Arial" w:hAnsi="Arial" w:cs="Arial"/>
          <w:bCs/>
          <w:color w:val="000000"/>
        </w:rPr>
        <w:t>Moxifloxacin</w:t>
      </w:r>
      <w:proofErr w:type="spellEnd"/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</w:t>
      </w:r>
      <w:proofErr w:type="spellStart"/>
      <w:r>
        <w:rPr>
          <w:rFonts w:ascii="Arial" w:hAnsi="Arial" w:cs="Arial"/>
          <w:bCs/>
          <w:color w:val="000000"/>
        </w:rPr>
        <w:t>Fluorchinolone</w:t>
      </w:r>
      <w:proofErr w:type="spellEnd"/>
      <w:r>
        <w:rPr>
          <w:rFonts w:ascii="Arial" w:hAnsi="Arial" w:cs="Arial"/>
          <w:bCs/>
          <w:color w:val="000000"/>
        </w:rPr>
        <w:t xml:space="preserve">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proofErr w:type="spellStart"/>
      <w:r w:rsidRPr="002D7232">
        <w:rPr>
          <w:rFonts w:ascii="Arial" w:hAnsi="Arial" w:cs="Arial"/>
          <w:bCs/>
          <w:i/>
          <w:color w:val="000000"/>
        </w:rPr>
        <w:t>gyrA</w:t>
      </w:r>
      <w:proofErr w:type="spellEnd"/>
      <w:r>
        <w:rPr>
          <w:rFonts w:ascii="Arial" w:hAnsi="Arial" w:cs="Arial"/>
          <w:bCs/>
          <w:color w:val="000000"/>
        </w:rPr>
        <w:t xml:space="preserve"> und </w:t>
      </w:r>
      <w:proofErr w:type="spellStart"/>
      <w:r w:rsidRPr="002D7232">
        <w:rPr>
          <w:rFonts w:ascii="Arial" w:hAnsi="Arial" w:cs="Arial"/>
          <w:bCs/>
          <w:i/>
          <w:color w:val="000000"/>
        </w:rPr>
        <w:t>parC</w:t>
      </w:r>
      <w:proofErr w:type="spellEnd"/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Ggf. wird eine molekulare Untersuchung im Rahmen von Studien des </w:t>
      </w:r>
      <w:proofErr w:type="spellStart"/>
      <w:r>
        <w:rPr>
          <w:rFonts w:ascii="Arial" w:hAnsi="Arial" w:cs="Arial"/>
          <w:bCs/>
          <w:color w:val="000000"/>
        </w:rPr>
        <w:t>NRZMHi</w:t>
      </w:r>
      <w:proofErr w:type="spellEnd"/>
      <w:r>
        <w:rPr>
          <w:rFonts w:ascii="Arial" w:hAnsi="Arial" w:cs="Arial"/>
          <w:bCs/>
          <w:color w:val="000000"/>
        </w:rPr>
        <w:t xml:space="preserve"> zu einem späteren Zeitpunkt durchgeführt.</w:t>
      </w:r>
    </w:p>
    <w:p w14:paraId="1CC60C38" w14:textId="77777777" w:rsidR="0091404B" w:rsidRDefault="0091404B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74CF7970" w14:textId="77777777" w:rsidR="0091404B" w:rsidRPr="0080037A" w:rsidRDefault="0091404B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proofErr w:type="spellStart"/>
      <w:r w:rsidRPr="0080037A">
        <w:rPr>
          <w:rFonts w:ascii="Arial" w:hAnsi="Arial" w:cs="Arial"/>
          <w:bCs/>
          <w:color w:val="000000"/>
          <w:szCs w:val="22"/>
          <w:lang w:val="en-US"/>
        </w:rPr>
        <w:t>Literatur</w:t>
      </w:r>
      <w:proofErr w:type="spellEnd"/>
      <w:r w:rsidRPr="0080037A">
        <w:rPr>
          <w:rFonts w:ascii="Arial" w:hAnsi="Arial" w:cs="Arial"/>
          <w:bCs/>
          <w:color w:val="000000"/>
          <w:szCs w:val="22"/>
          <w:lang w:val="en-US"/>
        </w:rPr>
        <w:t>:</w:t>
      </w:r>
    </w:p>
    <w:p w14:paraId="5672A743" w14:textId="77777777" w:rsidR="0091404B" w:rsidRPr="00317A92" w:rsidRDefault="0091404B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</w:rPr>
      </w:pPr>
      <w:r w:rsidRPr="00317A92">
        <w:rPr>
          <w:rFonts w:ascii="Arial" w:hAnsi="Arial" w:cs="Arial"/>
          <w:sz w:val="20"/>
          <w:szCs w:val="20"/>
        </w:rPr>
        <w:t xml:space="preserve">1. </w:t>
      </w:r>
      <w:proofErr w:type="spellStart"/>
      <w:r w:rsidRPr="00317A92">
        <w:rPr>
          <w:rFonts w:ascii="Arial" w:hAnsi="Arial" w:cs="Arial"/>
          <w:sz w:val="20"/>
          <w:szCs w:val="20"/>
        </w:rPr>
        <w:t>Turnak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MR, </w:t>
      </w:r>
      <w:proofErr w:type="spellStart"/>
      <w:r w:rsidRPr="00317A92">
        <w:rPr>
          <w:rFonts w:ascii="Arial" w:hAnsi="Arial" w:cs="Arial"/>
          <w:sz w:val="20"/>
          <w:szCs w:val="20"/>
        </w:rPr>
        <w:t>Bandak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SI, </w:t>
      </w:r>
      <w:proofErr w:type="spellStart"/>
      <w:r w:rsidRPr="00317A92">
        <w:rPr>
          <w:rFonts w:ascii="Arial" w:hAnsi="Arial" w:cs="Arial"/>
          <w:sz w:val="20"/>
          <w:szCs w:val="20"/>
        </w:rPr>
        <w:t>Bouchillon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SK, Allen BS, Hoban DJ. </w:t>
      </w:r>
      <w:proofErr w:type="spellStart"/>
      <w:r w:rsidRPr="00317A92">
        <w:rPr>
          <w:rFonts w:ascii="Arial" w:hAnsi="Arial" w:cs="Arial"/>
          <w:sz w:val="20"/>
          <w:szCs w:val="20"/>
        </w:rPr>
        <w:t>Antimicrobial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susceptibilitie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of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clinical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isolate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of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Haemophilus influenzae and Moraxella </w:t>
      </w:r>
      <w:proofErr w:type="spellStart"/>
      <w:r w:rsidRPr="00317A92">
        <w:rPr>
          <w:rFonts w:ascii="Arial" w:hAnsi="Arial" w:cs="Arial"/>
          <w:sz w:val="20"/>
          <w:szCs w:val="20"/>
        </w:rPr>
        <w:t>catarrhali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collected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during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1999-2000 </w:t>
      </w:r>
      <w:proofErr w:type="spellStart"/>
      <w:r w:rsidRPr="00317A92">
        <w:rPr>
          <w:rFonts w:ascii="Arial" w:hAnsi="Arial" w:cs="Arial"/>
          <w:sz w:val="20"/>
          <w:szCs w:val="20"/>
        </w:rPr>
        <w:t>from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13 countries. </w:t>
      </w:r>
      <w:proofErr w:type="spellStart"/>
      <w:r w:rsidRPr="00317A92">
        <w:rPr>
          <w:rFonts w:ascii="Arial" w:hAnsi="Arial" w:cs="Arial"/>
          <w:sz w:val="20"/>
          <w:szCs w:val="20"/>
        </w:rPr>
        <w:t>Clin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Microbiol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Infect</w:t>
      </w:r>
      <w:proofErr w:type="spellEnd"/>
      <w:r w:rsidRPr="00317A92">
        <w:rPr>
          <w:rFonts w:ascii="Arial" w:hAnsi="Arial" w:cs="Arial"/>
          <w:sz w:val="20"/>
          <w:szCs w:val="20"/>
        </w:rPr>
        <w:t>. 2001;7:671-677.</w:t>
      </w:r>
    </w:p>
    <w:p w14:paraId="07878CA3" w14:textId="77777777" w:rsidR="0091404B" w:rsidRPr="00317A92" w:rsidRDefault="0091404B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</w:rPr>
      </w:pPr>
      <w:r w:rsidRPr="00317A92">
        <w:rPr>
          <w:rFonts w:ascii="Arial" w:hAnsi="Arial" w:cs="Arial"/>
          <w:sz w:val="20"/>
          <w:szCs w:val="20"/>
        </w:rPr>
        <w:t xml:space="preserve">2. </w:t>
      </w:r>
      <w:proofErr w:type="spellStart"/>
      <w:r w:rsidRPr="00317A92">
        <w:rPr>
          <w:rFonts w:ascii="Arial" w:hAnsi="Arial" w:cs="Arial"/>
          <w:sz w:val="20"/>
          <w:szCs w:val="20"/>
        </w:rPr>
        <w:t>Biedenbach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DJ, Jones RN. Five-</w:t>
      </w:r>
      <w:proofErr w:type="spellStart"/>
      <w:r w:rsidRPr="00317A92">
        <w:rPr>
          <w:rFonts w:ascii="Arial" w:hAnsi="Arial" w:cs="Arial"/>
          <w:sz w:val="20"/>
          <w:szCs w:val="20"/>
        </w:rPr>
        <w:t>year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analysi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of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Haemophilus influenzae </w:t>
      </w:r>
      <w:proofErr w:type="spellStart"/>
      <w:r w:rsidRPr="00317A92">
        <w:rPr>
          <w:rFonts w:ascii="Arial" w:hAnsi="Arial" w:cs="Arial"/>
          <w:sz w:val="20"/>
          <w:szCs w:val="20"/>
        </w:rPr>
        <w:t>isolate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with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reduced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susceptibility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to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fluoroquinolone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: </w:t>
      </w:r>
      <w:proofErr w:type="spellStart"/>
      <w:r w:rsidRPr="00317A92">
        <w:rPr>
          <w:rFonts w:ascii="Arial" w:hAnsi="Arial" w:cs="Arial"/>
          <w:sz w:val="20"/>
          <w:szCs w:val="20"/>
        </w:rPr>
        <w:t>prevalence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result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from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the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SENTRY </w:t>
      </w:r>
      <w:proofErr w:type="spellStart"/>
      <w:r w:rsidRPr="00317A92">
        <w:rPr>
          <w:rFonts w:ascii="Arial" w:hAnsi="Arial" w:cs="Arial"/>
          <w:sz w:val="20"/>
          <w:szCs w:val="20"/>
        </w:rPr>
        <w:t>antimicrobial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surveillance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program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317A92">
        <w:rPr>
          <w:rFonts w:ascii="Arial" w:hAnsi="Arial" w:cs="Arial"/>
          <w:sz w:val="20"/>
          <w:szCs w:val="20"/>
        </w:rPr>
        <w:t>Diagn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Microbiol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Infect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Dis. 2003;46:55-61.</w:t>
      </w:r>
    </w:p>
    <w:p w14:paraId="762AEDC7" w14:textId="77777777" w:rsidR="0091404B" w:rsidRPr="00317A92" w:rsidRDefault="0091404B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</w:rPr>
      </w:pPr>
      <w:r w:rsidRPr="00317A92">
        <w:rPr>
          <w:rFonts w:ascii="Arial" w:hAnsi="Arial" w:cs="Arial"/>
          <w:sz w:val="20"/>
          <w:szCs w:val="20"/>
        </w:rPr>
        <w:t xml:space="preserve">3. Georgiou M, Munoz R, Roman F, </w:t>
      </w:r>
      <w:proofErr w:type="spellStart"/>
      <w:r w:rsidRPr="00317A92">
        <w:rPr>
          <w:rFonts w:ascii="Arial" w:hAnsi="Arial" w:cs="Arial"/>
          <w:sz w:val="20"/>
          <w:szCs w:val="20"/>
        </w:rPr>
        <w:t>Canton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R, Gomez-Lus R, Campos J, et al. Ciprofloxacin-</w:t>
      </w:r>
      <w:proofErr w:type="spellStart"/>
      <w:r w:rsidRPr="00317A92">
        <w:rPr>
          <w:rFonts w:ascii="Arial" w:hAnsi="Arial" w:cs="Arial"/>
          <w:sz w:val="20"/>
          <w:szCs w:val="20"/>
        </w:rPr>
        <w:t>resistant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Haemophilus influenzae </w:t>
      </w:r>
      <w:proofErr w:type="spellStart"/>
      <w:r w:rsidRPr="00317A92">
        <w:rPr>
          <w:rFonts w:ascii="Arial" w:hAnsi="Arial" w:cs="Arial"/>
          <w:sz w:val="20"/>
          <w:szCs w:val="20"/>
        </w:rPr>
        <w:t>strain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posses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mutation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in </w:t>
      </w:r>
      <w:proofErr w:type="spellStart"/>
      <w:r w:rsidRPr="00317A92">
        <w:rPr>
          <w:rFonts w:ascii="Arial" w:hAnsi="Arial" w:cs="Arial"/>
          <w:sz w:val="20"/>
          <w:szCs w:val="20"/>
        </w:rPr>
        <w:t>analogou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position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of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GyrA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and </w:t>
      </w:r>
      <w:proofErr w:type="spellStart"/>
      <w:r w:rsidRPr="00317A92">
        <w:rPr>
          <w:rFonts w:ascii="Arial" w:hAnsi="Arial" w:cs="Arial"/>
          <w:sz w:val="20"/>
          <w:szCs w:val="20"/>
        </w:rPr>
        <w:t>ParC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. </w:t>
      </w:r>
      <w:proofErr w:type="spellStart"/>
      <w:r w:rsidRPr="00317A92">
        <w:rPr>
          <w:rFonts w:ascii="Arial" w:hAnsi="Arial" w:cs="Arial"/>
          <w:sz w:val="20"/>
          <w:szCs w:val="20"/>
        </w:rPr>
        <w:t>Antimicrob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Agents</w:t>
      </w:r>
      <w:proofErr w:type="spellEnd"/>
      <w:r w:rsidRPr="00317A92">
        <w:rPr>
          <w:rFonts w:ascii="Arial" w:hAnsi="Arial" w:cs="Arial"/>
          <w:sz w:val="20"/>
          <w:szCs w:val="20"/>
        </w:rPr>
        <w:t xml:space="preserve"> </w:t>
      </w:r>
      <w:proofErr w:type="spellStart"/>
      <w:r w:rsidRPr="00317A92">
        <w:rPr>
          <w:rFonts w:ascii="Arial" w:hAnsi="Arial" w:cs="Arial"/>
          <w:sz w:val="20"/>
          <w:szCs w:val="20"/>
        </w:rPr>
        <w:t>Chemother</w:t>
      </w:r>
      <w:proofErr w:type="spellEnd"/>
      <w:r w:rsidRPr="00317A92">
        <w:rPr>
          <w:rFonts w:ascii="Arial" w:hAnsi="Arial" w:cs="Arial"/>
          <w:sz w:val="20"/>
          <w:szCs w:val="20"/>
        </w:rPr>
        <w:t>. 1996;40:1741-1744.</w:t>
      </w:r>
    </w:p>
    <w:p w14:paraId="67F0DDB5" w14:textId="77777777" w:rsidR="0091404B" w:rsidRPr="008E63A1" w:rsidRDefault="0091404B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</w:p>
    <w:p w14:paraId="1E7650AF" w14:textId="77777777" w:rsidR="0091404B" w:rsidRDefault="0091404B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  <w:r>
        <w:rPr>
          <w:rFonts w:ascii="Arial" w:hAnsi="Arial" w:cs="Arial"/>
        </w:rPr>
        <w:t>Mit freundlichen Grüßen</w:t>
      </w:r>
    </w:p>
    <w:p w14:paraId="3C01FA94" w14:textId="77777777" w:rsidR="0091404B" w:rsidRDefault="0091404B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</w:p>
    <w:p w14:paraId="32F6D1AA" w14:textId="77777777" w:rsidR="0091404B" w:rsidRDefault="0091404B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</w:p>
    <w:p w14:paraId="41D62EB0" w14:textId="77777777" w:rsidR="0091404B" w:rsidRDefault="0091404B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color w:val="000000"/>
        </w:rPr>
      </w:pPr>
    </w:p>
    <w:p w14:paraId="50C9FE29" w14:textId="77777777" w:rsidR="0091404B" w:rsidRPr="009C44A9" w:rsidRDefault="0091404B" w:rsidP="00A95768">
      <w:pPr>
        <w:tabs>
          <w:tab w:val="left" w:pos="7560"/>
        </w:tabs>
        <w:ind w:right="-1368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>{Signer}</w:t>
      </w:r>
    </w:p>
    <w:p w14:paraId="66DDE02A" w14:textId="77777777" w:rsidR="0091404B" w:rsidRDefault="0091404B" w:rsidP="00F25D40">
      <w:pPr>
        <w:widowControl w:val="0"/>
        <w:pBdr>
          <w:bottom w:val="single" w:sz="4" w:space="1" w:color="auto"/>
        </w:pBdr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rFonts w:ascii="Arial" w:hAnsi="Arial" w:cs="Arial"/>
          <w:b/>
          <w:sz w:val="18"/>
        </w:rPr>
      </w:pP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INCLUDETEXT  "D:\\Development\\NRZMHiDB\\HaemophilusWeb\\ReportTemplates\\includes\\Fax - Fußnote.docx" </w:instrText>
      </w:r>
      <w:r>
        <w:rPr>
          <w:rFonts w:ascii="Arial" w:hAnsi="Arial" w:cs="Arial"/>
        </w:rPr>
        <w:fldChar w:fldCharType="separate"/>
      </w:r>
    </w:p>
    <w:p w14:paraId="68ED9C2C" w14:textId="77777777" w:rsidR="0091404B" w:rsidRPr="00D375FC" w:rsidRDefault="0091404B" w:rsidP="00D375FC">
      <w:pPr>
        <w:widowControl w:val="0"/>
        <w:tabs>
          <w:tab w:val="left" w:pos="90"/>
          <w:tab w:val="left" w:pos="2775"/>
          <w:tab w:val="left" w:pos="5550"/>
        </w:tabs>
        <w:autoSpaceDE w:val="0"/>
        <w:autoSpaceDN w:val="0"/>
        <w:adjustRightInd w:val="0"/>
        <w:spacing w:before="21"/>
        <w:rPr>
          <w:rFonts w:ascii="Arial" w:hAnsi="Arial" w:cs="Arial"/>
          <w:b/>
          <w:sz w:val="18"/>
        </w:rPr>
      </w:pPr>
      <w:r>
        <w:rPr>
          <w:rFonts w:ascii="Arial" w:hAnsi="Arial" w:cs="Arial"/>
          <w:b/>
          <w:sz w:val="18"/>
        </w:rPr>
        <w:t>Dieses Faxdokument ist ohne Unterschrift gültig; Das Original wurde vom zuständigen akademischen Personal validiert.</w:t>
      </w:r>
    </w:p>
    <w:p w14:paraId="66C3FC66" w14:textId="7E8D39EB" w:rsidR="007E1298" w:rsidRPr="009C44A9" w:rsidRDefault="0091404B" w:rsidP="0091404B">
      <w:pPr>
        <w:rPr>
          <w:rFonts w:ascii="Arial" w:hAnsi="Arial" w:cs="Arial"/>
          <w:color w:val="000000"/>
        </w:rPr>
      </w:pPr>
      <w:r>
        <w:rPr>
          <w:rFonts w:ascii="Arial" w:hAnsi="Arial" w:cs="Arial"/>
        </w:rPr>
        <w:fldChar w:fldCharType="end"/>
      </w:r>
    </w:p>
    <w:sectPr w:rsidR="007E1298" w:rsidRPr="009C44A9" w:rsidSect="000C6668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29C2134" w14:textId="77777777" w:rsidR="008F3167" w:rsidRDefault="008F3167">
      <w:r>
        <w:separator/>
      </w:r>
    </w:p>
  </w:endnote>
  <w:endnote w:type="continuationSeparator" w:id="0">
    <w:p w14:paraId="644C1993" w14:textId="77777777" w:rsidR="008F3167" w:rsidRDefault="008F316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7AC0083" w14:textId="6B0A623C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8F3167">
      <w:rPr>
        <w:noProof/>
      </w:rPr>
      <w:pict w14:anchorId="7CE8249A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2099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91404B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91404B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1C9C8DDD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3CFB1CE5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08904D38" w14:textId="77777777" w:rsidR="003E20A1" w:rsidRPr="006A7241" w:rsidRDefault="003E20A1" w:rsidP="00442A30">
    <w:pPr>
      <w:rPr>
        <w:sz w:val="17"/>
        <w:szCs w:val="17"/>
      </w:rPr>
    </w:pPr>
  </w:p>
  <w:p w14:paraId="22EF1086" w14:textId="77777777" w:rsidR="00FD3A65" w:rsidRPr="003E20A1" w:rsidRDefault="003E20A1" w:rsidP="003E20A1">
    <w:pPr>
      <w:pStyle w:val="Fuzeile"/>
    </w:pPr>
    <w: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0882432" w14:textId="1C22CC7C" w:rsidR="00664DA3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="00664DA3" w:rsidRPr="006A7241">
      <w:rPr>
        <w:sz w:val="17"/>
        <w:szCs w:val="17"/>
      </w:rPr>
      <w:t>www.nrzmhi.de</w:t>
    </w:r>
    <w:r w:rsidR="008F3167">
      <w:rPr>
        <w:noProof/>
      </w:rPr>
      <w:pict w14:anchorId="70D126B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4" o:spid="_x0000_s2098" type="#_x0000_t75" alt="ML-13135-01_DAkkS-Symbol_grau1-1" style="position:absolute;margin-left:401.25pt;margin-top:-13.1pt;width:111pt;height:63pt;z-index: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="00664DA3" w:rsidRPr="006A7241">
      <w:rPr>
        <w:sz w:val="17"/>
        <w:szCs w:val="17"/>
      </w:rPr>
      <w:t xml:space="preserve"> </w:t>
    </w:r>
    <w:r w:rsidR="00664DA3" w:rsidRPr="006A7241">
      <w:rPr>
        <w:sz w:val="17"/>
        <w:szCs w:val="17"/>
      </w:rPr>
      <w:tab/>
      <w:t xml:space="preserve">Befund zu </w:t>
    </w:r>
    <w:r w:rsidR="00664DA3" w:rsidRPr="006A7241">
      <w:rPr>
        <w:color w:val="000000"/>
        <w:sz w:val="17"/>
        <w:szCs w:val="17"/>
      </w:rPr>
      <w:fldChar w:fldCharType="begin"/>
    </w:r>
    <w:r w:rsidR="00664DA3" w:rsidRPr="006A7241">
      <w:rPr>
        <w:color w:val="000000"/>
        <w:sz w:val="17"/>
        <w:szCs w:val="17"/>
      </w:rPr>
      <w:instrText xml:space="preserve"> REF KLNr \h  \* MERGEFORMAT </w:instrText>
    </w:r>
    <w:r w:rsidR="00664DA3" w:rsidRPr="006A7241">
      <w:rPr>
        <w:color w:val="000000"/>
        <w:sz w:val="17"/>
        <w:szCs w:val="17"/>
      </w:rPr>
    </w:r>
    <w:r w:rsidR="00664DA3" w:rsidRPr="006A7241">
      <w:rPr>
        <w:color w:val="000000"/>
        <w:sz w:val="17"/>
        <w:szCs w:val="17"/>
      </w:rPr>
      <w:fldChar w:fldCharType="separate"/>
    </w:r>
    <w:r w:rsidR="00664DA3" w:rsidRPr="00664DA3">
      <w:rPr>
        <w:bCs/>
        <w:color w:val="000000"/>
        <w:sz w:val="17"/>
        <w:szCs w:val="17"/>
      </w:rPr>
      <w:t>KL{LaboratoryNumber}</w:t>
    </w:r>
    <w:r w:rsidR="00664DA3" w:rsidRPr="006A7241">
      <w:rPr>
        <w:color w:val="000000"/>
        <w:sz w:val="17"/>
        <w:szCs w:val="17"/>
      </w:rPr>
      <w:fldChar w:fldCharType="end"/>
    </w:r>
    <w:r w:rsidR="00664DA3" w:rsidRPr="006A7241">
      <w:rPr>
        <w:sz w:val="17"/>
        <w:szCs w:val="17"/>
      </w:rPr>
      <w:t xml:space="preserve">; Seite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PAGE </w:instrText>
    </w:r>
    <w:r w:rsidR="00664DA3" w:rsidRPr="006A7241">
      <w:rPr>
        <w:rStyle w:val="Seitenzahl"/>
        <w:sz w:val="17"/>
        <w:szCs w:val="17"/>
      </w:rPr>
      <w:fldChar w:fldCharType="separate"/>
    </w:r>
    <w:r w:rsidR="0091404B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  <w:r w:rsidR="00664DA3" w:rsidRPr="006A7241">
      <w:rPr>
        <w:rStyle w:val="Seitenzahl"/>
        <w:sz w:val="17"/>
        <w:szCs w:val="17"/>
      </w:rPr>
      <w:t xml:space="preserve"> von </w:t>
    </w:r>
    <w:r w:rsidR="00664DA3" w:rsidRPr="006A7241">
      <w:rPr>
        <w:rStyle w:val="Seitenzahl"/>
        <w:sz w:val="17"/>
        <w:szCs w:val="17"/>
      </w:rPr>
      <w:fldChar w:fldCharType="begin"/>
    </w:r>
    <w:r w:rsidR="00664DA3" w:rsidRPr="006A7241">
      <w:rPr>
        <w:rStyle w:val="Seitenzahl"/>
        <w:sz w:val="17"/>
        <w:szCs w:val="17"/>
      </w:rPr>
      <w:instrText xml:space="preserve"> NUMPAGES </w:instrText>
    </w:r>
    <w:r w:rsidR="00664DA3" w:rsidRPr="006A7241">
      <w:rPr>
        <w:rStyle w:val="Seitenzahl"/>
        <w:sz w:val="17"/>
        <w:szCs w:val="17"/>
      </w:rPr>
      <w:fldChar w:fldCharType="separate"/>
    </w:r>
    <w:r w:rsidR="0091404B">
      <w:rPr>
        <w:rStyle w:val="Seitenzahl"/>
        <w:noProof/>
        <w:sz w:val="17"/>
        <w:szCs w:val="17"/>
      </w:rPr>
      <w:t>3</w:t>
    </w:r>
    <w:r w:rsidR="00664DA3" w:rsidRPr="006A7241">
      <w:rPr>
        <w:rStyle w:val="Seitenzahl"/>
        <w:sz w:val="17"/>
        <w:szCs w:val="17"/>
      </w:rPr>
      <w:fldChar w:fldCharType="end"/>
    </w:r>
  </w:p>
  <w:p w14:paraId="71E15EE3" w14:textId="77777777" w:rsidR="00664DA3" w:rsidRPr="006A7241" w:rsidRDefault="00664DA3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6E022AAA" w14:textId="77777777" w:rsidR="00664DA3" w:rsidRPr="006A7241" w:rsidRDefault="00664DA3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642BB3DE" w14:textId="77777777" w:rsidR="00664DA3" w:rsidRPr="006A7241" w:rsidRDefault="00664DA3" w:rsidP="00442A30">
    <w:pPr>
      <w:rPr>
        <w:sz w:val="17"/>
        <w:szCs w:val="17"/>
      </w:rPr>
    </w:pPr>
  </w:p>
  <w:p w14:paraId="7BA02C14" w14:textId="77777777" w:rsidR="008E63A1" w:rsidRPr="003E20A1" w:rsidRDefault="003E20A1" w:rsidP="003E20A1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D977FF5" w14:textId="1DB3E5F6" w:rsidR="003E20A1" w:rsidRPr="006A7241" w:rsidRDefault="003E20A1" w:rsidP="00442A30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8F3167">
      <w:rPr>
        <w:noProof/>
      </w:rPr>
      <w:pict w14:anchorId="7A53CD99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2095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91404B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91404B">
      <w:rPr>
        <w:rStyle w:val="Seitenzahl"/>
        <w:noProof/>
        <w:sz w:val="17"/>
        <w:szCs w:val="17"/>
      </w:rPr>
      <w:t>3</w:t>
    </w:r>
    <w:r w:rsidRPr="006A7241">
      <w:rPr>
        <w:rStyle w:val="Seitenzahl"/>
        <w:sz w:val="17"/>
        <w:szCs w:val="17"/>
      </w:rPr>
      <w:fldChar w:fldCharType="end"/>
    </w:r>
  </w:p>
  <w:p w14:paraId="5814913A" w14:textId="77777777" w:rsidR="003E20A1" w:rsidRPr="006A7241" w:rsidRDefault="003E20A1" w:rsidP="00442A30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281432E4" w14:textId="77777777" w:rsidR="003E20A1" w:rsidRPr="006A7241" w:rsidRDefault="003E20A1" w:rsidP="00442A30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9F11FFC" w14:textId="77777777" w:rsidR="003E20A1" w:rsidRPr="006A7241" w:rsidRDefault="003E20A1" w:rsidP="00442A30">
    <w:pPr>
      <w:rPr>
        <w:sz w:val="17"/>
        <w:szCs w:val="17"/>
      </w:rPr>
    </w:pPr>
  </w:p>
  <w:p w14:paraId="2264C125" w14:textId="77777777" w:rsidR="005B1304" w:rsidRDefault="003E20A1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6FA4A92B" w14:textId="77777777" w:rsidR="008F3167" w:rsidRDefault="008F3167">
      <w:r>
        <w:separator/>
      </w:r>
    </w:p>
  </w:footnote>
  <w:footnote w:type="continuationSeparator" w:id="0">
    <w:p w14:paraId="2127AFD2" w14:textId="77777777" w:rsidR="008F3167" w:rsidRDefault="008F316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18E7169" w14:textId="77777777" w:rsidR="000507D5" w:rsidRDefault="000507D5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Haemophilus\\HaemophilusWeb\\ReportTemplates\\includes\\Kopfzeile - Kontakt.docx" </w:instrText>
    </w:r>
    <w:r>
      <w:fldChar w:fldCharType="separate"/>
    </w:r>
    <w:r w:rsidR="008F3167">
      <w:rPr>
        <w:noProof/>
      </w:rPr>
      <w:pict w14:anchorId="07BD50FC">
        <v:shapetype id="_x0000_t202" coordsize="21600,21600" o:spt="202" path="m,l,21600r21600,l21600,xe">
          <v:stroke joinstyle="miter"/>
          <v:path gradientshapeok="t" o:connecttype="rect"/>
        </v:shapetype>
        <v:shape id="_x0000_s2107" type="#_x0000_t202" style="position:absolute;margin-left:364.1pt;margin-top:95pt;width:156.8pt;height:304.25pt;z-index: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>
            <w:txbxContent>
              <w:p w14:paraId="7C036129" w14:textId="77777777" w:rsidR="000507D5" w:rsidRDefault="000507D5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28B36864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05B89FF8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16DDA631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503D6903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5EF26F4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15A4EDA9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733E3C91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35A66E27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4CDCA22A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Telefon: 0931/ 31-46161 (Sekretariat IHM)</w:t>
                </w:r>
              </w:p>
              <w:p w14:paraId="4745F07C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6127ACF9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14:paraId="4A23A3D3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5450A78C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35389428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rof. Dr. med. Ulrich Vogel</w:t>
                </w:r>
              </w:p>
              <w:p w14:paraId="56988464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802</w:t>
                </w:r>
              </w:p>
              <w:p w14:paraId="341BE392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uvogel@hygiene.uni-wuerzburg.de</w:t>
                </w:r>
              </w:p>
              <w:p w14:paraId="2CF61974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783B4091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1428FB2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0338DAF9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14:paraId="37352BF8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0DE494B4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14:paraId="15296C13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7123CE98" w14:textId="77777777"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14:paraId="05B9982E" w14:textId="77777777"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3C0FD309" w14:textId="77777777"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461FCE32" w14:textId="77777777"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4D362A68" w14:textId="77777777" w:rsidR="000507D5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3205B43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8F3167">
      <w:rPr>
        <w:noProof/>
      </w:rPr>
      <w:pict w14:anchorId="04D883A8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2111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8F3167">
      <w:rPr>
        <w:noProof/>
      </w:rPr>
      <w:pict w14:anchorId="013F68AD">
        <v:shape id="Grafik 4" o:spid="_x0000_s2110" type="#_x0000_t75" alt="RKI_Logo-NRZKL-Deu_RGB-1.JPG" style="position:absolute;margin-left:449.25pt;margin-top:6.75pt;width:55pt;height:55pt;z-index:7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30A1ADA0" w14:textId="77777777" w:rsidR="000507D5" w:rsidRDefault="000507D5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458E9CDB" w14:textId="77777777" w:rsidR="000507D5" w:rsidRDefault="000507D5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U. Vogel</w:t>
    </w:r>
  </w:p>
  <w:p w14:paraId="0B244D36" w14:textId="77777777" w:rsidR="000507D5" w:rsidRDefault="000507D5" w:rsidP="00AD2792">
    <w:pPr>
      <w:rPr>
        <w:sz w:val="12"/>
        <w:szCs w:val="12"/>
      </w:rPr>
    </w:pPr>
  </w:p>
  <w:p w14:paraId="0AB2C752" w14:textId="77777777" w:rsidR="000507D5" w:rsidRDefault="000507D5" w:rsidP="00AD2792">
    <w:pPr>
      <w:pStyle w:val="Kopfzeile"/>
      <w:rPr>
        <w:sz w:val="12"/>
        <w:szCs w:val="12"/>
      </w:rPr>
    </w:pPr>
  </w:p>
  <w:p w14:paraId="079538D5" w14:textId="77777777" w:rsidR="000507D5" w:rsidRDefault="000507D5" w:rsidP="00AD2792">
    <w:pPr>
      <w:pStyle w:val="Kopfzeile"/>
      <w:rPr>
        <w:sz w:val="12"/>
        <w:szCs w:val="12"/>
      </w:rPr>
    </w:pPr>
  </w:p>
  <w:p w14:paraId="02B20505" w14:textId="77777777" w:rsidR="000507D5" w:rsidRDefault="000507D5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sz w:val="12"/>
        <w:szCs w:val="12"/>
      </w:rPr>
      <w:tab/>
    </w:r>
  </w:p>
  <w:p w14:paraId="027748CB" w14:textId="77777777" w:rsidR="000507D5" w:rsidRDefault="000507D5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35303B29" w14:textId="77777777" w:rsidR="000507D5" w:rsidRPr="00AD2792" w:rsidRDefault="000507D5" w:rsidP="00AD2792"/>
  <w:p w14:paraId="165A7334" w14:textId="77777777" w:rsidR="000C6668" w:rsidRPr="001623D5" w:rsidRDefault="000507D5" w:rsidP="001623D5">
    <w:pPr>
      <w:pStyle w:val="Kopfzeile"/>
    </w:pP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C4BC2E9" w14:textId="77777777" w:rsidR="003E20A1" w:rsidRDefault="003E20A1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"C:\\Users\\mrt\\Source\\Repos\\Haemophilus\\HaemophilusWeb\\ReportTemplates\\includes\\Kopfzeile - Kurz.docx" </w:instrText>
    </w:r>
    <w:r>
      <w:rPr>
        <w:sz w:val="12"/>
        <w:szCs w:val="12"/>
      </w:rPr>
      <w:fldChar w:fldCharType="separate"/>
    </w:r>
    <w:r w:rsidR="008F3167">
      <w:rPr>
        <w:noProof/>
      </w:rPr>
      <w:pict w14:anchorId="789F6180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0" o:spid="_x0000_s2101" type="#_x0000_t75" alt="nrzmhi_logo_500" style="position:absolute;margin-left:385.15pt;margin-top:2.25pt;width:63.4pt;height:63.4pt;z-index:-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8F3167">
      <w:rPr>
        <w:noProof/>
      </w:rPr>
      <w:pict w14:anchorId="156C7599">
        <v:shape id="Grafik 71" o:spid="_x0000_s2100" type="#_x0000_t75" alt="RKI_Logo-NRZKL-Deu_RGB-1.JPG" style="position:absolute;margin-left:449.25pt;margin-top:6.75pt;width:55pt;height:55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21812635" w14:textId="77777777" w:rsidR="003E20A1" w:rsidRDefault="003E20A1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72A3969E" w14:textId="77777777" w:rsidR="003E20A1" w:rsidRDefault="003E20A1" w:rsidP="00D551B5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M. Frosch, Prof. Dr. U. Vogel</w:t>
    </w:r>
  </w:p>
  <w:p w14:paraId="08D623A9" w14:textId="77777777" w:rsidR="003E20A1" w:rsidRPr="00000C19" w:rsidRDefault="003E20A1" w:rsidP="00D551B5">
    <w:pPr>
      <w:rPr>
        <w:sz w:val="12"/>
        <w:szCs w:val="12"/>
      </w:rPr>
    </w:pPr>
  </w:p>
  <w:p w14:paraId="1A22D267" w14:textId="77777777" w:rsidR="003E20A1" w:rsidRPr="00000C19" w:rsidRDefault="003E20A1" w:rsidP="00D551B5">
    <w:pPr>
      <w:rPr>
        <w:sz w:val="12"/>
        <w:szCs w:val="12"/>
      </w:rPr>
    </w:pPr>
  </w:p>
  <w:p w14:paraId="44EE8240" w14:textId="77777777" w:rsidR="008E63A1" w:rsidRPr="003E20A1" w:rsidRDefault="003E20A1" w:rsidP="003E20A1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3B6AB8B" w14:textId="77777777" w:rsidR="000507D5" w:rsidRDefault="000507D5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Haemophilus\\HaemophilusWeb\\ReportTemplates\\includes\\Kopfzeile - Kontakt.docx" </w:instrText>
    </w:r>
    <w:r>
      <w:fldChar w:fldCharType="separate"/>
    </w:r>
    <w:r w:rsidR="008F3167">
      <w:rPr>
        <w:noProof/>
      </w:rPr>
      <w:pict w14:anchorId="22C76DF0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2106" type="#_x0000_t202" style="position:absolute;margin-left:364.1pt;margin-top:95pt;width:156.8pt;height:304.25pt;z-index: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>
            <w:txbxContent>
              <w:p w14:paraId="04B0DFE4" w14:textId="77777777" w:rsidR="000507D5" w:rsidRDefault="000507D5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1089E2C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14CEBC6D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5A1F4EEE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7E23D62D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3FDC74C2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07780C6C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23814BD3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3246A728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14:paraId="5B878AA3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Telefon: 0931/ 31-46161 (Sekretariat IHM)</w:t>
                </w:r>
              </w:p>
              <w:p w14:paraId="79DE78A3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14:paraId="66C6F4DB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14:paraId="79AC6845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662922CA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532885CF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rof. Dr. med. Ulrich Vogel</w:t>
                </w:r>
              </w:p>
              <w:p w14:paraId="54A23BA7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802</w:t>
                </w:r>
              </w:p>
              <w:p w14:paraId="6ED74D42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uvogel@hygiene.uni-wuerzburg.de</w:t>
                </w:r>
              </w:p>
              <w:p w14:paraId="54BBC3C7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42528B39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73B3F30E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14:paraId="598048C2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14:paraId="2974313D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6991C72D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14:paraId="1892F745" w14:textId="77777777" w:rsidR="000507D5" w:rsidRDefault="000507D5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14:paraId="5924D773" w14:textId="77777777"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14:paraId="756A3842" w14:textId="77777777" w:rsidR="000507D5" w:rsidRDefault="000507D5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06FD21E2" w14:textId="77777777"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14:paraId="38098FC7" w14:textId="77777777" w:rsidR="000507D5" w:rsidRPr="00EA0220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14:paraId="61DD935E" w14:textId="77777777" w:rsidR="000507D5" w:rsidRDefault="000507D5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14:paraId="0C6B6155" w14:textId="77777777" w:rsidR="000507D5" w:rsidRDefault="000507D5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8F3167">
      <w:rPr>
        <w:noProof/>
      </w:rPr>
      <w:pict w14:anchorId="57D144DC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2" o:spid="_x0000_s2109" type="#_x0000_t75" alt="nrzmhi_logo_500" style="position:absolute;margin-left:385.15pt;margin-top:2.25pt;width:63.4pt;height:63.4pt;z-index:-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8F3167">
      <w:rPr>
        <w:noProof/>
      </w:rPr>
      <w:pict w14:anchorId="124BA05D">
        <v:shape id="Grafik 1" o:spid="_x0000_s2108" type="#_x0000_t75" alt="RKI_Logo-NRZKL-Deu_RGB-1.JPG" style="position:absolute;margin-left:449.25pt;margin-top:6.75pt;width:55pt;height:55pt;z-index: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41DFF0A0" w14:textId="77777777" w:rsidR="000507D5" w:rsidRDefault="000507D5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471F1127" w14:textId="77777777" w:rsidR="000507D5" w:rsidRDefault="000507D5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U. Vogel</w:t>
    </w:r>
  </w:p>
  <w:p w14:paraId="0DE1D5A5" w14:textId="77777777" w:rsidR="000507D5" w:rsidRDefault="000507D5" w:rsidP="00AD2792">
    <w:pPr>
      <w:rPr>
        <w:sz w:val="12"/>
        <w:szCs w:val="12"/>
      </w:rPr>
    </w:pPr>
  </w:p>
  <w:p w14:paraId="2BCDD191" w14:textId="77777777" w:rsidR="000507D5" w:rsidRDefault="000507D5" w:rsidP="00AD2792">
    <w:pPr>
      <w:pStyle w:val="Kopfzeile"/>
      <w:rPr>
        <w:sz w:val="12"/>
        <w:szCs w:val="12"/>
      </w:rPr>
    </w:pPr>
  </w:p>
  <w:p w14:paraId="11ED6B1D" w14:textId="77777777" w:rsidR="000507D5" w:rsidRDefault="000507D5" w:rsidP="00AD2792">
    <w:pPr>
      <w:pStyle w:val="Kopfzeile"/>
      <w:rPr>
        <w:sz w:val="12"/>
        <w:szCs w:val="12"/>
      </w:rPr>
    </w:pPr>
  </w:p>
  <w:p w14:paraId="5C32FD4B" w14:textId="77777777" w:rsidR="000507D5" w:rsidRDefault="000507D5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sz w:val="12"/>
        <w:szCs w:val="12"/>
      </w:rPr>
      <w:tab/>
    </w:r>
  </w:p>
  <w:p w14:paraId="2B2C0435" w14:textId="77777777" w:rsidR="000507D5" w:rsidRDefault="000507D5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52AA368D" w14:textId="77777777" w:rsidR="000507D5" w:rsidRPr="00AD2792" w:rsidRDefault="000507D5" w:rsidP="00AD2792"/>
  <w:p w14:paraId="66FB9C22" w14:textId="77777777" w:rsidR="000B1866" w:rsidRPr="001623D5" w:rsidRDefault="000507D5" w:rsidP="001623D5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evenAndOddHeaders/>
  <w:drawingGridHorizontalSpacing w:val="120"/>
  <w:displayHorizontalDrawingGridEvery w:val="2"/>
  <w:noPunctuationKerning/>
  <w:characterSpacingControl w:val="doNotCompress"/>
  <w:hdrShapeDefaults>
    <o:shapedefaults v:ext="edit" spidmax="2112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07D5"/>
    <w:rsid w:val="00055E76"/>
    <w:rsid w:val="00057250"/>
    <w:rsid w:val="00064D60"/>
    <w:rsid w:val="000658AA"/>
    <w:rsid w:val="00080F55"/>
    <w:rsid w:val="00084A63"/>
    <w:rsid w:val="00085E86"/>
    <w:rsid w:val="00094720"/>
    <w:rsid w:val="00097786"/>
    <w:rsid w:val="00097984"/>
    <w:rsid w:val="000A492C"/>
    <w:rsid w:val="000B1866"/>
    <w:rsid w:val="000B4A7E"/>
    <w:rsid w:val="000B556C"/>
    <w:rsid w:val="000B6F6F"/>
    <w:rsid w:val="000C39E7"/>
    <w:rsid w:val="000C6668"/>
    <w:rsid w:val="000D0B63"/>
    <w:rsid w:val="000D622E"/>
    <w:rsid w:val="000D6284"/>
    <w:rsid w:val="000E18DF"/>
    <w:rsid w:val="000F488D"/>
    <w:rsid w:val="000F4AF0"/>
    <w:rsid w:val="0011012B"/>
    <w:rsid w:val="001160F0"/>
    <w:rsid w:val="001237D9"/>
    <w:rsid w:val="00127EC6"/>
    <w:rsid w:val="00130687"/>
    <w:rsid w:val="00146A2A"/>
    <w:rsid w:val="00146D14"/>
    <w:rsid w:val="00160446"/>
    <w:rsid w:val="001623D5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7741"/>
    <w:rsid w:val="002D7C3A"/>
    <w:rsid w:val="002E4530"/>
    <w:rsid w:val="00306B48"/>
    <w:rsid w:val="00312A5E"/>
    <w:rsid w:val="00312EB2"/>
    <w:rsid w:val="003136E9"/>
    <w:rsid w:val="003175AE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C3C8D"/>
    <w:rsid w:val="003C6AD9"/>
    <w:rsid w:val="003C6AE3"/>
    <w:rsid w:val="003D5FAC"/>
    <w:rsid w:val="003E20A1"/>
    <w:rsid w:val="003F5079"/>
    <w:rsid w:val="00403D08"/>
    <w:rsid w:val="004069BB"/>
    <w:rsid w:val="00410FA9"/>
    <w:rsid w:val="00411F66"/>
    <w:rsid w:val="00426342"/>
    <w:rsid w:val="004369C7"/>
    <w:rsid w:val="004455BC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B78C1"/>
    <w:rsid w:val="004C3FF8"/>
    <w:rsid w:val="004D6D15"/>
    <w:rsid w:val="004E43A4"/>
    <w:rsid w:val="004E5963"/>
    <w:rsid w:val="004F69A6"/>
    <w:rsid w:val="0050415E"/>
    <w:rsid w:val="00504ADB"/>
    <w:rsid w:val="00512252"/>
    <w:rsid w:val="0051242D"/>
    <w:rsid w:val="00514E1B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858E6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64DA3"/>
    <w:rsid w:val="00693020"/>
    <w:rsid w:val="006939B2"/>
    <w:rsid w:val="006A10D9"/>
    <w:rsid w:val="006B238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6072"/>
    <w:rsid w:val="006F7B7E"/>
    <w:rsid w:val="00700969"/>
    <w:rsid w:val="00701568"/>
    <w:rsid w:val="007104BC"/>
    <w:rsid w:val="00745278"/>
    <w:rsid w:val="007508A1"/>
    <w:rsid w:val="00755644"/>
    <w:rsid w:val="0076291A"/>
    <w:rsid w:val="0078044B"/>
    <w:rsid w:val="00794050"/>
    <w:rsid w:val="007B05CD"/>
    <w:rsid w:val="007C49DB"/>
    <w:rsid w:val="007C67FE"/>
    <w:rsid w:val="007D1B07"/>
    <w:rsid w:val="007D58EA"/>
    <w:rsid w:val="007D5E89"/>
    <w:rsid w:val="007E1298"/>
    <w:rsid w:val="007E7AD7"/>
    <w:rsid w:val="007F0DBC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73F66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B7862"/>
    <w:rsid w:val="008D3559"/>
    <w:rsid w:val="008E63A1"/>
    <w:rsid w:val="008F3167"/>
    <w:rsid w:val="009047BA"/>
    <w:rsid w:val="00911449"/>
    <w:rsid w:val="0091404B"/>
    <w:rsid w:val="00921B94"/>
    <w:rsid w:val="00924820"/>
    <w:rsid w:val="00937343"/>
    <w:rsid w:val="009377D6"/>
    <w:rsid w:val="00944730"/>
    <w:rsid w:val="00961C67"/>
    <w:rsid w:val="00964655"/>
    <w:rsid w:val="00965DA0"/>
    <w:rsid w:val="00966F36"/>
    <w:rsid w:val="00974193"/>
    <w:rsid w:val="0097786D"/>
    <w:rsid w:val="00993AE8"/>
    <w:rsid w:val="009A0D55"/>
    <w:rsid w:val="009A6FCA"/>
    <w:rsid w:val="009A7230"/>
    <w:rsid w:val="009C01F3"/>
    <w:rsid w:val="009C44A9"/>
    <w:rsid w:val="009C485F"/>
    <w:rsid w:val="009C77DD"/>
    <w:rsid w:val="009E46CF"/>
    <w:rsid w:val="009F6C75"/>
    <w:rsid w:val="00A00402"/>
    <w:rsid w:val="00A05255"/>
    <w:rsid w:val="00A150C8"/>
    <w:rsid w:val="00A26A5F"/>
    <w:rsid w:val="00A33507"/>
    <w:rsid w:val="00A35FB9"/>
    <w:rsid w:val="00A36FF9"/>
    <w:rsid w:val="00A41A08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5C87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442B"/>
    <w:rsid w:val="00BC19AD"/>
    <w:rsid w:val="00BC2820"/>
    <w:rsid w:val="00BC475B"/>
    <w:rsid w:val="00BD07B6"/>
    <w:rsid w:val="00BD446D"/>
    <w:rsid w:val="00BE27BC"/>
    <w:rsid w:val="00C0084A"/>
    <w:rsid w:val="00C00D4C"/>
    <w:rsid w:val="00C062F9"/>
    <w:rsid w:val="00C07D41"/>
    <w:rsid w:val="00C217B2"/>
    <w:rsid w:val="00C37576"/>
    <w:rsid w:val="00C50606"/>
    <w:rsid w:val="00C50DC1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1DDA"/>
    <w:rsid w:val="00CA277D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D4C86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61F4A"/>
    <w:rsid w:val="00D62940"/>
    <w:rsid w:val="00D6335B"/>
    <w:rsid w:val="00D6577B"/>
    <w:rsid w:val="00D66BD4"/>
    <w:rsid w:val="00D7430B"/>
    <w:rsid w:val="00D96E22"/>
    <w:rsid w:val="00DA2B48"/>
    <w:rsid w:val="00DA7025"/>
    <w:rsid w:val="00DD0E2A"/>
    <w:rsid w:val="00DD2D09"/>
    <w:rsid w:val="00DD49A9"/>
    <w:rsid w:val="00DD796C"/>
    <w:rsid w:val="00DE0C44"/>
    <w:rsid w:val="00E00EC6"/>
    <w:rsid w:val="00E06A3C"/>
    <w:rsid w:val="00E53E0F"/>
    <w:rsid w:val="00E61E89"/>
    <w:rsid w:val="00E62540"/>
    <w:rsid w:val="00E67F95"/>
    <w:rsid w:val="00E705F4"/>
    <w:rsid w:val="00E821D9"/>
    <w:rsid w:val="00E9420E"/>
    <w:rsid w:val="00E97708"/>
    <w:rsid w:val="00EA0622"/>
    <w:rsid w:val="00EA076A"/>
    <w:rsid w:val="00EA3765"/>
    <w:rsid w:val="00EA506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F00446"/>
    <w:rsid w:val="00F059AF"/>
    <w:rsid w:val="00F07A81"/>
    <w:rsid w:val="00F1189D"/>
    <w:rsid w:val="00F2288C"/>
    <w:rsid w:val="00F26692"/>
    <w:rsid w:val="00F40C27"/>
    <w:rsid w:val="00F41174"/>
    <w:rsid w:val="00F42205"/>
    <w:rsid w:val="00F54378"/>
    <w:rsid w:val="00F6375F"/>
    <w:rsid w:val="00F6615F"/>
    <w:rsid w:val="00F74CE0"/>
    <w:rsid w:val="00F74D81"/>
    <w:rsid w:val="00F76A71"/>
    <w:rsid w:val="00F96824"/>
    <w:rsid w:val="00FD1EFD"/>
    <w:rsid w:val="00FD3A65"/>
    <w:rsid w:val="00FD4968"/>
    <w:rsid w:val="00FF18C2"/>
    <w:rsid w:val="00FF44EF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112"/>
    <o:shapelayout v:ext="edit">
      <o:idmap v:ext="edit" data="1"/>
    </o:shapelayout>
  </w:shapeDefaults>
  <w:decimalSymbol w:val=","/>
  <w:listSeparator w:val=";"/>
  <w14:docId w14:val="1CCA372C"/>
  <w15:docId w15:val="{25957145-239E-44DD-9938-6BDB4689D7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217CE4F-3524-4199-B193-F58F9413036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3</Pages>
  <Words>508</Words>
  <Characters>3206</Characters>
  <Application>Microsoft Office Word</Application>
  <DocSecurity>0</DocSecurity>
  <Lines>26</Lines>
  <Paragraphs>7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25</cp:revision>
  <cp:lastPrinted>2015-05-19T09:27:00Z</cp:lastPrinted>
  <dcterms:created xsi:type="dcterms:W3CDTF">2015-05-19T21:00:00Z</dcterms:created>
  <dcterms:modified xsi:type="dcterms:W3CDTF">2021-12-17T07:09:00Z</dcterms:modified>
</cp:coreProperties>
</file>